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06FC" w:rsidRDefault="001D06FC" w:rsidP="001D06FC">
      <w:pPr>
        <w:pStyle w:val="CoralReefsTitle"/>
        <w:spacing w:after="0"/>
      </w:pPr>
      <w:r>
        <w:t xml:space="preserve">  </w:t>
      </w:r>
      <w:r w:rsidRPr="001D06FC">
        <w:t>Watershed and oceanic controls on spatial and temporal patterns of sediment deposition in a fringing reef embayment</w:t>
      </w:r>
      <w:r>
        <w:t>: Faga’alu Bay, American Samoa</w:t>
      </w:r>
    </w:p>
    <w:p w:rsidR="001D06FC" w:rsidRDefault="001D06FC" w:rsidP="001D06FC">
      <w:pPr>
        <w:spacing w:after="0"/>
        <w:jc w:val="center"/>
      </w:pPr>
    </w:p>
    <w:p w:rsidR="001D06FC" w:rsidRDefault="001D06FC" w:rsidP="001D06FC">
      <w:pPr>
        <w:spacing w:after="0"/>
        <w:jc w:val="center"/>
      </w:pPr>
      <w:proofErr w:type="gramStart"/>
      <w:r>
        <w:t>by</w:t>
      </w:r>
      <w:proofErr w:type="gramEnd"/>
    </w:p>
    <w:p w:rsidR="001D06FC" w:rsidRDefault="001D06FC" w:rsidP="001D06FC">
      <w:pPr>
        <w:spacing w:after="0"/>
      </w:pPr>
    </w:p>
    <w:p w:rsidR="001D06FC" w:rsidRDefault="001D06FC" w:rsidP="001D06FC">
      <w:pPr>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rsidR="001D06FC" w:rsidRDefault="001D06FC" w:rsidP="001D06FC">
      <w:pPr>
        <w:spacing w:after="0"/>
        <w:jc w:val="center"/>
        <w:rPr>
          <w:vertAlign w:val="superscript"/>
        </w:rPr>
      </w:pPr>
    </w:p>
    <w:p w:rsidR="001D06FC" w:rsidRPr="001D06FC" w:rsidRDefault="001D06FC" w:rsidP="001D06FC">
      <w:pPr>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rsidR="001D06FC" w:rsidRPr="001D06FC" w:rsidRDefault="001D06FC" w:rsidP="001D06FC">
      <w:pPr>
        <w:spacing w:after="0" w:line="480" w:lineRule="auto"/>
        <w:ind w:firstLine="720"/>
        <w:rPr>
          <w:rFonts w:eastAsia="MS Mincho" w:cs="Times New Roman"/>
        </w:rPr>
      </w:pPr>
    </w:p>
    <w:p w:rsidR="001D06FC" w:rsidRDefault="001D06FC" w:rsidP="001D06FC">
      <w:pPr>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rsidR="001D06FC" w:rsidRDefault="001D06FC">
      <w:pPr>
        <w:spacing w:after="160" w:line="259" w:lineRule="auto"/>
        <w:rPr>
          <w:rFonts w:eastAsia="MS Mincho" w:cs="Times New Roman"/>
        </w:rPr>
      </w:pPr>
      <w:r>
        <w:rPr>
          <w:rFonts w:eastAsia="MS Mincho" w:cs="Times New Roman"/>
        </w:rPr>
        <w:br w:type="page"/>
      </w:r>
    </w:p>
    <w:p w:rsidR="001D06FC" w:rsidRPr="00F52D0A" w:rsidRDefault="001D06FC" w:rsidP="001D06FC">
      <w:pPr>
        <w:pStyle w:val="HeadingCR1"/>
        <w:spacing w:before="0"/>
      </w:pPr>
      <w:r w:rsidRPr="00F52D0A">
        <w:lastRenderedPageBreak/>
        <w:t>A</w:t>
      </w:r>
      <w:r>
        <w:t>bstract</w:t>
      </w:r>
    </w:p>
    <w:p w:rsidR="001D06FC" w:rsidRPr="001D06FC" w:rsidRDefault="001D06FC" w:rsidP="001D06FC">
      <w:pPr>
        <w:spacing w:after="0" w:line="480" w:lineRule="auto"/>
        <w:rPr>
          <w:rFonts w:eastAsia="MS Mincho" w:cs="Times New Roman"/>
        </w:rPr>
      </w:pPr>
    </w:p>
    <w:p w:rsidR="001D06FC" w:rsidRDefault="001D06FC" w:rsidP="001D06FC">
      <w:pPr>
        <w:pStyle w:val="HeadingCR1"/>
        <w:spacing w:before="0"/>
      </w:pPr>
      <w:r>
        <w:t>Keywords:</w:t>
      </w:r>
    </w:p>
    <w:p w:rsidR="001D06FC" w:rsidRDefault="001D06FC" w:rsidP="001D06FC">
      <w:pPr>
        <w:spacing w:after="0"/>
      </w:pPr>
      <w:proofErr w:type="gramStart"/>
      <w:r>
        <w:t>coral</w:t>
      </w:r>
      <w:proofErr w:type="gramEnd"/>
      <w:r>
        <w:t xml:space="preserve"> reefs,</w:t>
      </w:r>
    </w:p>
    <w:p w:rsidR="001D06FC" w:rsidRDefault="001D06FC" w:rsidP="001D06FC">
      <w:pPr>
        <w:spacing w:after="0"/>
      </w:pPr>
    </w:p>
    <w:p w:rsidR="003E544B" w:rsidRDefault="001D06FC" w:rsidP="001D06FC">
      <w:pPr>
        <w:pStyle w:val="HeadingCR1"/>
        <w:spacing w:before="0"/>
      </w:pPr>
      <w:r>
        <w:t>Introduction</w:t>
      </w:r>
    </w:p>
    <w:p w:rsidR="003E544B" w:rsidRDefault="003E544B" w:rsidP="009A4D6F">
      <w:r>
        <w:t>Problem</w:t>
      </w:r>
      <w:bookmarkStart w:id="0" w:name="_GoBack"/>
      <w:bookmarkEnd w:id="0"/>
    </w:p>
    <w:p w:rsidR="001D06FC" w:rsidRDefault="001D06FC" w:rsidP="009A4D6F">
      <w:r>
        <w:t xml:space="preserve">Increased suspended sediment concentrations over corals can reduce the health of coral reefs by attenuating light used for photosynthesi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interfering with coral spawning, and reducing herbivory of turf algae </w:t>
      </w:r>
      <w:r>
        <w:fldChar w:fldCharType="begin" w:fldLock="1"/>
      </w:r>
      <w:r>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id" : "ITEM-2",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2",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Goatley and Bellwood 2012)", "plainTextFormattedCitation" : "(Bellwood and Fulton 2008; Goatley and Bellwood 2012)", "previouslyFormattedCitation" : "(Bellwood and Fulton 2008; Goatley and Bellwood 2012)" }, "properties" : { "noteIndex" : 0 }, "schema" : "https://github.com/citation-style-language/schema/raw/master/csl-citation.json" }</w:instrText>
      </w:r>
      <w:r>
        <w:fldChar w:fldCharType="separate"/>
      </w:r>
      <w:r>
        <w:rPr>
          <w:noProof/>
        </w:rPr>
        <w:t>(Bellwood and Fulton 2008; Goatley and Bellwood 2012)</w:t>
      </w:r>
      <w:r>
        <w:fldChar w:fldCharType="end"/>
      </w:r>
      <w:r>
        <w:t xml:space="preserve">. Increased sediment accumulation rates can reduce the health of coral reefs by blocking all light for photosynthesis, blocking sites for larval recruitment, requiring energy expenditure from the coral to self-clean, and triggering a breakdown of coral tissue as sediment kills coral polyps </w:t>
      </w:r>
      <w:r>
        <w:fldChar w:fldCharType="begin" w:fldLock="1"/>
      </w:r>
      <w: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fldChar w:fldCharType="separate"/>
      </w:r>
      <w:r>
        <w:rPr>
          <w:noProof/>
        </w:rPr>
        <w:t>(Weber et al. 2012)</w:t>
      </w:r>
      <w:r>
        <w:fldChar w:fldCharType="end"/>
      </w:r>
      <w:r>
        <w:t>. In general, finer terrigenous sediment with more organic material is more detrimental to coral health by more effectively attenuating PAR, and the weird tissue breakdown thing. Finer sediment is most easily resuspended and potentially advected from the reef, or persist in suspension. The impact of both suspended</w:t>
      </w:r>
      <w:r w:rsidR="009A4D6F">
        <w:t xml:space="preserve"> and accumulated</w:t>
      </w:r>
      <w:r>
        <w:t xml:space="preserve"> sediment is determined by the duration and intensity of the exposure, which are controlled by the input and residence time of sediment (exposure=duration x intensity) and the hydrodynamic conditions over the reef. </w:t>
      </w:r>
    </w:p>
    <w:p w:rsidR="003E544B" w:rsidRDefault="003E544B" w:rsidP="009A4D6F">
      <w:r>
        <w:t>Interaction of loading and hydrodynamics</w:t>
      </w:r>
    </w:p>
    <w:p w:rsidR="001D06FC" w:rsidRDefault="001D06FC" w:rsidP="009A4D6F">
      <w:r>
        <w:t xml:space="preserve">The complex spatial and temporal interaction of terrigenous sediment inputs and hydrodynamic processes can significantly alter the quantity, composition, and residence time of sediment in coral reef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Pr>
          <w:noProof/>
        </w:rPr>
        <w:t>(Storlazzi et al. 2009)</w:t>
      </w:r>
      <w:r>
        <w:fldChar w:fldCharType="end"/>
      </w:r>
      <w:r>
        <w:t xml:space="preserve">. In contrast to many small, mountainous watersheds in temperate coastal regions where fluvial discharge and wave energy commonly coincide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formattedCitation" : "(Warrick et al. 2004)", "plainTextFormattedCitation" : "(Warrick et al. 2004)", "previouslyFormattedCitation" : "(Warrick et al. 2004)" }, "properties" : { "noteIndex" : 0 }, "schema" : "https://github.com/citation-style-language/schema/raw/master/csl-citation.json" }</w:instrText>
      </w:r>
      <w:r>
        <w:fldChar w:fldCharType="separate"/>
      </w:r>
      <w:r>
        <w:rPr>
          <w:noProof/>
        </w:rPr>
        <w:t>(Warrick et al. 2004)</w:t>
      </w:r>
      <w:r>
        <w:fldChar w:fldCharType="end"/>
      </w:r>
      <w:r>
        <w:t xml:space="preserve">, discharge, deposition, and reworking of flood sediment are often decoupled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seasonal wind and wave patterns in the Trade wind belt can be coupled with sediment discharge or resuspension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 xml:space="preserve">. Given the increased SSY to coastal waters caused by anthropogenic watershed disturbance on many tropical islands in the South Pacific and elsewhere </w:t>
      </w:r>
      <w:r>
        <w:fldChar w:fldCharType="begin" w:fldLock="1"/>
      </w:r>
      <w: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d" : { "date-parts" : [ [ "0" ] ] }, "title" : "Contributions of human activities to suspended sediment yield during storm events from a steep, small, tropical watershed: Faga'alu, American Samoa", "type" : "article-journal"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Messina and Biggs; Hettler et al. 1997; Ramos-Scharr\u00f3n and Macdonald 2007; B\u00e9gin et al. 2014)", "plainTextFormattedCitation" : "(Messina and Biggs; Hettler et al. 1997; Ramos-Scharr\u00f3n and Macdonald 2007; B\u00e9gin et al. 2014)", "previouslyFormattedCitation" : "(Messina and Biggs; Hettler et al. 1997; Ramos-Scharr\u00f3n and Macdonald 2007; B\u00e9gin et al. 2014)" }, "properties" : { "noteIndex" : 0 }, "schema" : "https://github.com/citation-style-language/schema/raw/master/csl-citation.json" }</w:instrText>
      </w:r>
      <w:r>
        <w:fldChar w:fldCharType="separate"/>
      </w:r>
      <w:r>
        <w:rPr>
          <w:noProof/>
        </w:rPr>
        <w:t>(Messina and Biggs; Hettler et al. 1997; Ramos-Scharrón and Macdonald 2007; Bégin et al. 2014)</w:t>
      </w:r>
      <w:r>
        <w:fldChar w:fldCharType="end"/>
      </w:r>
      <w:r>
        <w:t xml:space="preserve">, an integrated understanding of how flood-supplied terrigenous sediment and water circulation control sediment deposition and residence time is essential for identifying and mitigating coral health impac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noProof/>
        </w:rPr>
        <w:t>(Draut et al. 2009)</w:t>
      </w:r>
      <w:r>
        <w:fldChar w:fldCharType="end"/>
      </w:r>
      <w:r>
        <w:t>.</w:t>
      </w:r>
    </w:p>
    <w:p w:rsidR="001D06FC" w:rsidRDefault="001D06FC" w:rsidP="009A4D6F"/>
    <w:p w:rsidR="001D06FC" w:rsidRDefault="001D06FC" w:rsidP="009A4D6F">
      <w:r>
        <w:t xml:space="preserve">Due to logistical constraints, many conservation planning and remediation studies often use coarse estimates of pollutant discharge and distance-based plume models that assume symmetry in flow field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fldChar w:fldCharType="separate"/>
      </w:r>
      <w:r>
        <w:rPr>
          <w:noProof/>
        </w:rPr>
        <w:t>(Klein et al. 2012)</w:t>
      </w:r>
      <w:r>
        <w:fldChar w:fldCharType="end"/>
      </w:r>
      <w:r>
        <w:t xml:space="preserve">. Some studies correlate long term sediment accumulation, and by extension decreased coral health, with increased suspended sediment yield (SSY) from the watershed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fldChar w:fldCharType="separate"/>
      </w:r>
      <w:r>
        <w:rPr>
          <w:noProof/>
        </w:rPr>
        <w:t>(Ryan et al. 2008)</w:t>
      </w:r>
      <w:r>
        <w:fldChar w:fldCharType="end"/>
      </w:r>
      <w:r>
        <w:t xml:space="preserve">, but there is also evidence of hydrodynamics decreasing sediment residence time in two ways: 1) by flushing suspended sediment away from the corals before it </w:t>
      </w:r>
      <w:r>
        <w:lastRenderedPageBreak/>
        <w:t xml:space="preserve">can be deposited (residence time = 0 min), and 2) resuspending and removing sediment that has been previously deposited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fldChar w:fldCharType="separate"/>
      </w:r>
      <w:r>
        <w:rPr>
          <w:noProof/>
        </w:rPr>
        <w:t>(Hoitink and Hoekstra 2003)</w:t>
      </w:r>
      <w:r>
        <w:fldChar w:fldCharType="end"/>
      </w:r>
      <w:r>
        <w:t xml:space="preserve">. </w:t>
      </w:r>
    </w:p>
    <w:p w:rsidR="0048291C" w:rsidRDefault="003E544B" w:rsidP="0048291C">
      <w:r>
        <w:t>Measurement Methods</w:t>
      </w:r>
    </w:p>
    <w:p w:rsidR="001D06FC" w:rsidRDefault="001D06FC" w:rsidP="0048291C">
      <w:pPr>
        <w:ind w:firstLine="720"/>
      </w:pPr>
      <w:r>
        <w:t xml:space="preserve">Many researchers and environmental managers are interested in determining the location and severity of terrigenous sediment impacts on coral health, but developing a measure of sediment impact has proven difficult. Tube traps are the most common method for measuring sediment accumulation in shallow coral reef environment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formattedCitation" : "(White 1990; Storlazzi et al. 2011)", "plainTextFormattedCitation" : "(White 1990; Storlazzi et al. 2011)", "previouslyFormattedCitation" : "(White 1990; Storlazzi et al. 2011)" }, "properties" : { "noteIndex" : 0 }, "schema" : "https://github.com/citation-style-language/schema/raw/master/csl-citation.json" }</w:instrText>
      </w:r>
      <w:r>
        <w:fldChar w:fldCharType="separate"/>
      </w:r>
      <w:r>
        <w:rPr>
          <w:noProof/>
        </w:rPr>
        <w:t>(White 1990; Storlazzi et al. 2011)</w:t>
      </w:r>
      <w:r>
        <w:fldChar w:fldCharType="end"/>
      </w:r>
      <w:r>
        <w:t xml:space="preserve">, but it is difficult to determine if these are ecologically meaningful indicators of coral stress. Some corals are well-adapted to turbid condition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formattedCitation" : "(Perry et al. 2012)", "plainTextFormattedCitation" : "(Perry et al. 2012)", "previouslyFormattedCitation" : "(Perry et al. 2012)" }, "properties" : { "noteIndex" : 0 }, "schema" : "https://github.com/citation-style-language/schema/raw/master/csl-citation.json" }</w:instrText>
      </w:r>
      <w:r>
        <w:fldChar w:fldCharType="separate"/>
      </w:r>
      <w:r>
        <w:rPr>
          <w:noProof/>
        </w:rPr>
        <w:t>(Perry et al. 2012)</w:t>
      </w:r>
      <w:r>
        <w:fldChar w:fldCharType="end"/>
      </w:r>
      <w:r>
        <w:t xml:space="preserve">, and deposited sediment can be removed actively by the coral itself, or passively by wave action before it is lethal. The stress on the coral organism increases linearly with the deposition amount and the duration of exposure </w:t>
      </w:r>
      <w:r>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fldChar w:fldCharType="separate"/>
      </w:r>
      <w:r>
        <w:rPr>
          <w:noProof/>
        </w:rPr>
        <w:t>(Fabricius 2005)</w:t>
      </w:r>
      <w:r>
        <w:fldChar w:fldCharType="end"/>
      </w:r>
      <w:r>
        <w:t xml:space="preserve"> but tube traps overestimate deposition and do not allow for sediment resuspension, making it impossible to evaluate the residence time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Pr>
          <w:noProof/>
        </w:rPr>
        <w:t>(Storlazzi et al. 2011)</w:t>
      </w:r>
      <w:r>
        <w:fldChar w:fldCharType="end"/>
      </w:r>
      <w:r>
        <w:t xml:space="preserve">. To more accurately quantify “net” sediment accumulation,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fldChar w:fldCharType="separate"/>
      </w:r>
      <w:r>
        <w:rPr>
          <w:noProof/>
        </w:rPr>
        <w:t>Field et al. (2012)</w:t>
      </w:r>
      <w:r>
        <w:fldChar w:fldCharType="end"/>
      </w:r>
      <w:r>
        <w:t xml:space="preserve"> proposed the use of “SedPods” where a flat surface allows for resuspension, similar to the surrounding benthic substrate. While the complex interaction of sediment composition, hydrodynamics, and coral physiology are important, basic questions about location and controls on net terrigenous sediment accumulation rates are unknown at the study site. </w:t>
      </w:r>
    </w:p>
    <w:p w:rsidR="0048291C" w:rsidRDefault="0048291C" w:rsidP="009A4D6F">
      <w:r>
        <w:t xml:space="preserve">Correlation with watershed loading </w:t>
      </w:r>
    </w:p>
    <w:p w:rsidR="001D06FC" w:rsidRDefault="001D06FC" w:rsidP="0048291C">
      <w:pPr>
        <w:ind w:firstLine="720"/>
      </w:pPr>
      <w:r>
        <w:t xml:space="preserve">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but 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By correlating sediment trap accumulation with measured and modeled SSY from the watershed, this research proposes to develop a model of spatially distributed, monthly sediment accumulation as a function of watershed inputs and hydrodynamic conditions. The proposed modeling approach is similar to other efforts that have attempted to limit the complexity of the modeling approach, but still account for the impact of ocean conditions on sediment dynamics </w:t>
      </w:r>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p>
    <w:p w:rsidR="003E544B" w:rsidRDefault="003E544B" w:rsidP="003E544B">
      <w:r>
        <w:t>Research Questions</w:t>
      </w:r>
    </w:p>
    <w:p w:rsidR="001D06FC" w:rsidRDefault="001D06FC" w:rsidP="009A4D6F">
      <w:r>
        <w:t>The research questions for this paper are:</w:t>
      </w:r>
    </w:p>
    <w:p w:rsidR="001D06FC" w:rsidRDefault="001D06FC" w:rsidP="009A4D6F">
      <w:r>
        <w:t>What controls the spatial distribution of sediment accumulation, and can it be predicted by the flow velocities of water over the reef and distance from the stream mouth?</w:t>
      </w:r>
    </w:p>
    <w:p w:rsidR="001D06FC" w:rsidRDefault="001D06FC" w:rsidP="009A4D6F">
      <w:r>
        <w:t xml:space="preserve">How do flood-supplied terrigenous sediment and hydrodynamic conditions interact to control the gross and net rate of terrigenous sediment deposition at monthly time scales in a coral reef embayment? </w:t>
      </w:r>
    </w:p>
    <w:p w:rsidR="001D06FC" w:rsidRDefault="001D06FC" w:rsidP="007274EA"/>
    <w:p w:rsidR="001D06FC" w:rsidRDefault="001D06FC" w:rsidP="001D06FC">
      <w:pPr>
        <w:pStyle w:val="HeadingCR1"/>
        <w:spacing w:before="0"/>
      </w:pPr>
      <w:r>
        <w:t>Materials and Methods</w:t>
      </w:r>
    </w:p>
    <w:p w:rsidR="001D06FC" w:rsidRDefault="001D06FC" w:rsidP="001D06FC">
      <w:pPr>
        <w:pStyle w:val="HeadingCR2"/>
        <w:spacing w:before="0"/>
        <w:rPr>
          <w:i/>
        </w:rPr>
      </w:pPr>
      <w:r w:rsidRPr="009B6BC6">
        <w:rPr>
          <w:i/>
        </w:rPr>
        <w:t xml:space="preserve">Study </w:t>
      </w:r>
      <w:r>
        <w:rPr>
          <w:i/>
        </w:rPr>
        <w:t>a</w:t>
      </w:r>
      <w:r w:rsidRPr="009B6BC6">
        <w:rPr>
          <w:i/>
        </w:rPr>
        <w:t>rea</w:t>
      </w:r>
    </w:p>
    <w:p w:rsidR="001D06FC" w:rsidRDefault="001D06FC" w:rsidP="001D06FC">
      <w:pPr>
        <w:spacing w:after="0"/>
        <w:ind w:firstLine="720"/>
      </w:pPr>
      <w:r>
        <w:t>Faga'alu Bay is a v-shaped embayment situated on the western side of Pago Pago Bay, on the island of Tutuila, American Samoa (14.290</w:t>
      </w:r>
      <w:r>
        <w:rPr>
          <w:rFonts w:cs="Times"/>
        </w:rPr>
        <w:t>˚</w:t>
      </w:r>
      <w:r>
        <w:t xml:space="preserve"> S, 170.677</w:t>
      </w:r>
      <w:r>
        <w:rPr>
          <w:rFonts w:cs="Times"/>
        </w:rPr>
        <w:t>˚</w:t>
      </w:r>
      <w:r>
        <w:t xml:space="preserve"> W; Figure 1). The bay is surrounded by high topography that blocks wet-season northerly winds from October to April, but is exposed to dry-season southeasterly trade winds and accompanying short-period wind waves from May to </w:t>
      </w:r>
      <w:r>
        <w:lastRenderedPageBreak/>
        <w:t xml:space="preserve">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A semi-diurnal, microtidal regime exposes parts of the shallow reef crest and reef flat at extreme low tides. Faga'alu Bay is only open to south to southeast swell directions, and the more southerly angled swell must refract to the west, resulting in a reduction of wave energy. Offshore significant wave 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O. </w:t>
      </w:r>
      <w:r>
        <w:fldChar w:fldCharType="begin" w:fldLock="1"/>
      </w:r>
      <w:r w:rsidR="007B15F3">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Pr="0087299F">
        <w:rPr>
          <w:i/>
        </w:rPr>
        <w:t>H</w:t>
      </w:r>
      <w:r w:rsidRPr="00246B85">
        <w:rPr>
          <w:i/>
          <w:vertAlign w:val="subscript"/>
        </w:rPr>
        <w:t>s</w:t>
      </w:r>
      <w:r>
        <w:t xml:space="preserve"> up to 1.7 m on the fore reef in Faga'alu, but </w:t>
      </w:r>
      <w:r w:rsidRPr="0087299F">
        <w:rPr>
          <w:i/>
        </w:rPr>
        <w:t>H</w:t>
      </w:r>
      <w:r w:rsidRPr="00246B85">
        <w:rPr>
          <w:i/>
          <w:vertAlign w:val="subscript"/>
        </w:rPr>
        <w:t>s</w:t>
      </w:r>
      <w:r>
        <w:t xml:space="preserve"> greater than 1.0 m were rare. Tropical cyclones typically occur in the South Pacific from November to 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13 years since 1981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t xml:space="preserve">, though high waves impacting the reefs without the storm making landfall occurs more frequently </w:t>
      </w:r>
      <w:r>
        <w:fldChar w:fldCharType="begin" w:fldLock="1"/>
      </w:r>
      <w:r>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fldChar w:fldCharType="separate"/>
      </w:r>
      <w:r w:rsidRPr="00E763D7">
        <w:rPr>
          <w:noProof/>
        </w:rPr>
        <w:t>(Feagaimaalii-Luamanu 2016)</w:t>
      </w:r>
      <w:r>
        <w:fldChar w:fldCharType="end"/>
      </w:r>
      <w:r>
        <w:t>.</w:t>
      </w:r>
    </w:p>
    <w:p w:rsidR="001D06FC" w:rsidRDefault="001D06FC" w:rsidP="001D06FC">
      <w:pPr>
        <w:spacing w:after="0"/>
        <w:ind w:firstLine="720"/>
      </w:pPr>
      <w:r>
        <w:t>Faga’alu Bay is adjacent to a small (2.48 km</w:t>
      </w:r>
      <w:r w:rsidRPr="00B320E8">
        <w:rPr>
          <w:vertAlign w:val="superscript"/>
        </w:rPr>
        <w:t>2</w:t>
      </w:r>
      <w:r>
        <w:t xml:space="preserve">), steep-sided watershed that discharges terrigenous sediment during storm events from a perennial stream in the northwest corner of the Bay, and several surrounding ephemeral streams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5F7B19">
        <w:rPr>
          <w:noProof/>
        </w:rPr>
        <w:t>(Messina and Biggs</w:t>
      </w:r>
      <w:r>
        <w:rPr>
          <w:noProof/>
        </w:rPr>
        <w:t>, In Press</w:t>
      </w:r>
      <w:r w:rsidRPr="005F7B19">
        <w:rPr>
          <w:noProof/>
        </w:rPr>
        <w:t>)</w:t>
      </w:r>
      <w:r>
        <w:fldChar w:fldCharType="end"/>
      </w:r>
      <w:r>
        <w:t xml:space="preserve">. The bathymetrically complex reef is characterized by a shallow reef flat extending from shore to the reef crest, where it descends at an approximately 1:1 slope to an insular shelf at approximately 20 m depth. Near the reef crest, the reef flat is primarily cemented reef pavement, but within a few 10s of m, transitions into thickets of primarily </w:t>
      </w:r>
      <w:proofErr w:type="spellStart"/>
      <w:r>
        <w:rPr>
          <w:i/>
        </w:rPr>
        <w:t>Acropora</w:t>
      </w:r>
      <w:proofErr w:type="spellEnd"/>
      <w:r>
        <w:rPr>
          <w:i/>
        </w:rPr>
        <w:t xml:space="preserve"> spp.</w:t>
      </w:r>
      <w:r>
        <w:t xml:space="preserve"> An anthropogenically-altered, vertical-walled, 5-15 m deep </w:t>
      </w:r>
      <w:proofErr w:type="spellStart"/>
      <w:r>
        <w:t>paleostream</w:t>
      </w:r>
      <w:proofErr w:type="spellEnd"/>
      <w:r>
        <w:t xml:space="preserve"> channel (Figure 1) extends from the outlet of Faga'alu Stream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w:t>
      </w:r>
      <w:proofErr w:type="spellStart"/>
      <w:r>
        <w:t>bommies</w:t>
      </w:r>
      <w:proofErr w:type="spellEnd"/>
      <w:r>
        <w:t xml:space="preserve"> (“back-reef pools” in Figure 1). See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fldChar w:fldCharType="separate"/>
      </w:r>
      <w:r w:rsidRPr="00DE60B4">
        <w:rPr>
          <w:noProof/>
        </w:rPr>
        <w:t>Cochran et al. (2016)</w:t>
      </w:r>
      <w:r>
        <w:fldChar w:fldCharType="end"/>
      </w:r>
      <w:r>
        <w:t xml:space="preserve"> for a detailed description of the bathymetry. Surveys in 2015 found coral coverage varied from less than 10% on the degraded northern reef, to more than 50% on the more intact southern reef </w:t>
      </w:r>
      <w:r>
        <w:fldChar w:fldCharType="begin" w:fldLock="1"/>
      </w:r>
      <w:r>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fldChar w:fldCharType="separate"/>
      </w:r>
      <w:r w:rsidRPr="000A2A3F">
        <w:rPr>
          <w:noProof/>
        </w:rPr>
        <w:t>(Cochran et al. 2016)</w:t>
      </w:r>
      <w:r>
        <w:fldChar w:fldCharType="end"/>
      </w:r>
      <w:r>
        <w:t xml:space="preserve">. </w:t>
      </w:r>
    </w:p>
    <w:p w:rsidR="001D06FC" w:rsidRPr="001D06FC" w:rsidRDefault="001D06FC" w:rsidP="001D06FC">
      <w:pPr>
        <w:spacing w:after="0"/>
        <w:ind w:firstLine="720"/>
      </w:pPr>
    </w:p>
    <w:p w:rsidR="001D06FC" w:rsidRDefault="001D06FC" w:rsidP="001D06FC">
      <w:pPr>
        <w:pStyle w:val="HeadingCR2"/>
      </w:pPr>
      <w:r>
        <w:t xml:space="preserve">Measuring sediment accumulation on the reef </w:t>
      </w:r>
    </w:p>
    <w:p w:rsidR="001D06FC" w:rsidRDefault="001D06FC" w:rsidP="009A4D6F">
      <w:r>
        <w:t>Deploying a TUBE in conjunction with a SedPod will allow comparison of gross and net sediment accumulation, and an assessment of the interaction of sediment loading and removal at time scales relevant to coral mortality and management. SedPods and TUBEs, deployed at nine locations on the reef flat (water depth 1-2 m) and reef crest (10-15 m) in Faga’alu Bay (</w:t>
      </w:r>
      <w:r>
        <w:fldChar w:fldCharType="begin"/>
      </w:r>
      <w:r>
        <w:instrText xml:space="preserve"> REF _Ref391630281 \h  \* MERGEFORMAT </w:instrText>
      </w:r>
      <w:r>
        <w:fldChar w:fldCharType="separate"/>
      </w:r>
      <w:r w:rsidR="007B15F3">
        <w:rPr>
          <w:b/>
          <w:bCs/>
        </w:rPr>
        <w:t>Error! Reference source not found.</w:t>
      </w:r>
      <w:r>
        <w:fldChar w:fldCharType="end"/>
      </w:r>
      <w:r>
        <w:t>), are being collected monthly to provide data on sediment accumulation rates (mg/cm</w:t>
      </w:r>
      <w:r>
        <w:rPr>
          <w:vertAlign w:val="superscript"/>
        </w:rPr>
        <w:t>2</w:t>
      </w:r>
      <w:r>
        <w:t xml:space="preserve">/d) and composition from February 2014 through January 2015. Collection will be performed by Messina when in the field and by the Department of Marine and Wildlife Resources (DMWR) staff when Messina is not on-island. Sediment samples collected in tubes and SedPods will be wet sieved to the rinse salt from the sample and assess particle size (sand or fines). The samples will be dried and weighed to determine bulk sediment weight before being shipped to SDSU to characterize the geochemical composition (percent terrigenous, carbonate and organic) using Loss on Ignition (LOI) method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fldChar w:fldCharType="separate"/>
      </w:r>
      <w:r>
        <w:rPr>
          <w:noProof/>
        </w:rPr>
        <w:t>(Heiri et al. 2001; Santisteban et al. 2004)</w:t>
      </w:r>
      <w:r>
        <w:fldChar w:fldCharType="end"/>
      </w:r>
      <w:r>
        <w:t xml:space="preserve">. </w:t>
      </w:r>
    </w:p>
    <w:p w:rsidR="009A4D6F" w:rsidRDefault="009A4D6F" w:rsidP="009A4D6F">
      <w:r>
        <w:t xml:space="preserve">Monthly sediment accumulation may be a function of sediment loading and hydrodynamic processes interacting on daily time scales, where hydrodynamic conditions only on the day of sediment discharge and not the mean monthly condition, are important. If monthly sediment </w:t>
      </w:r>
      <w:r>
        <w:lastRenderedPageBreak/>
        <w:t>loading and monthly mean residence time do not adequately predict sediment accumulation in the sediment traps, it might be necessary to investigate sediment loading and water residence times on daily scales, and further refine the statistical analysis and equations. In that case, daily sediment loading and daily mean residence time will be used to assess daily deposition, which can be compared to the monthly sediment accumulation measurements.</w:t>
      </w:r>
    </w:p>
    <w:p w:rsidR="009A4D6F" w:rsidRDefault="009A4D6F" w:rsidP="009A4D6F">
      <w:pPr>
        <w:ind w:firstLine="720"/>
      </w:pPr>
    </w:p>
    <w:p w:rsidR="001D06FC" w:rsidRDefault="001D06FC" w:rsidP="001D06FC">
      <w:pPr>
        <w:pStyle w:val="HeadingCR2"/>
      </w:pPr>
      <w:r>
        <w:t xml:space="preserve">Modeling sediment accumulation </w:t>
      </w:r>
    </w:p>
    <w:p w:rsidR="001D06FC" w:rsidRDefault="009A4D6F" w:rsidP="009A4D6F">
      <w:pPr>
        <w:ind w:firstLine="720"/>
        <w:rPr>
          <w:rFonts w:asciiTheme="minorHAnsi" w:hAnsiTheme="minorHAnsi"/>
          <w:kern w:val="24"/>
        </w:rPr>
      </w:pPr>
      <w:r>
        <w:t>Univariate and multi-variate</w:t>
      </w:r>
      <w:r w:rsidR="001D06FC">
        <w:t xml:space="preserve"> linear regression models </w:t>
      </w:r>
      <w:r>
        <w:t>were</w:t>
      </w:r>
      <w:r w:rsidR="001D06FC">
        <w:t xml:space="preserve"> used to esta</w:t>
      </w:r>
      <w:r>
        <w:t>blish the relative controls of suspended sediment yield from the watershed (SSY, tons) and mean monthly wave height (MMWH, m)</w:t>
      </w:r>
      <w:r w:rsidR="001D06FC">
        <w:t xml:space="preserve"> on sediment accumulation rates, both the average for North and South reefs, and at each of the nine locations where accumulation is measured. </w:t>
      </w:r>
      <w:r w:rsidR="001D06FC">
        <w:rPr>
          <w:rFonts w:asciiTheme="minorHAnsi" w:hAnsiTheme="minorHAnsi"/>
          <w:kern w:val="24"/>
        </w:rPr>
        <w:t>S</w:t>
      </w:r>
      <w:r w:rsidR="001D06FC">
        <w:rPr>
          <w:rFonts w:asciiTheme="minorHAnsi" w:hAnsiTheme="minorHAnsi"/>
        </w:rPr>
        <w:t xml:space="preserve">ediment loading from the watershed in month </w:t>
      </w:r>
      <w:r w:rsidR="001D06FC">
        <w:rPr>
          <w:rFonts w:asciiTheme="minorHAnsi" w:hAnsiTheme="minorHAnsi"/>
          <w:i/>
        </w:rPr>
        <w:t xml:space="preserve">t </w:t>
      </w:r>
      <w:r w:rsidR="001D06FC">
        <w:rPr>
          <w:rFonts w:asciiTheme="minorHAnsi" w:hAnsiTheme="minorHAnsi"/>
        </w:rPr>
        <w:t>(</w:t>
      </w:r>
      <w:proofErr w:type="spellStart"/>
      <w:proofErr w:type="gramStart"/>
      <w:r w:rsidR="001D06FC">
        <w:rPr>
          <w:rFonts w:asciiTheme="minorHAnsi" w:hAnsiTheme="minorHAnsi"/>
        </w:rPr>
        <w:t>S</w:t>
      </w:r>
      <w:r w:rsidR="001D06FC">
        <w:rPr>
          <w:rFonts w:asciiTheme="minorHAnsi" w:hAnsiTheme="minorHAnsi"/>
          <w:vertAlign w:val="subscript"/>
        </w:rPr>
        <w:t>w</w:t>
      </w:r>
      <w:proofErr w:type="spellEnd"/>
      <w:r w:rsidR="001D06FC">
        <w:rPr>
          <w:rFonts w:asciiTheme="minorHAnsi" w:hAnsiTheme="minorHAnsi"/>
        </w:rPr>
        <w:t>(</w:t>
      </w:r>
      <w:proofErr w:type="gramEnd"/>
      <w:r w:rsidR="001D06FC">
        <w:rPr>
          <w:rFonts w:asciiTheme="minorHAnsi" w:hAnsiTheme="minorHAnsi"/>
        </w:rPr>
        <w:t>t)) will be calculated using the model from Paper One:</w:t>
      </w:r>
    </w:p>
    <w:tbl>
      <w:tblPr>
        <w:tblStyle w:val="TableGrid"/>
        <w:tblW w:w="0" w:type="auto"/>
        <w:tblInd w:w="0" w:type="dxa"/>
        <w:tblLook w:val="04A0" w:firstRow="1" w:lastRow="0" w:firstColumn="1" w:lastColumn="0" w:noHBand="0" w:noVBand="1"/>
      </w:tblPr>
      <w:tblGrid>
        <w:gridCol w:w="3116"/>
        <w:gridCol w:w="3117"/>
        <w:gridCol w:w="3117"/>
      </w:tblGrid>
      <w:tr w:rsidR="001D06FC" w:rsidTr="001D06FC">
        <w:tc>
          <w:tcPr>
            <w:tcW w:w="3116" w:type="dxa"/>
            <w:tcBorders>
              <w:top w:val="nil"/>
              <w:left w:val="nil"/>
              <w:bottom w:val="nil"/>
              <w:right w:val="nil"/>
            </w:tcBorders>
          </w:tcPr>
          <w:p w:rsidR="001D06FC" w:rsidRDefault="001D06FC">
            <w:pPr>
              <w:rPr>
                <w:rFonts w:asciiTheme="minorHAnsi" w:hAnsiTheme="minorHAnsi"/>
              </w:rPr>
            </w:pPr>
          </w:p>
        </w:tc>
        <w:tc>
          <w:tcPr>
            <w:tcW w:w="3117" w:type="dxa"/>
            <w:tcBorders>
              <w:top w:val="nil"/>
              <w:left w:val="nil"/>
              <w:bottom w:val="nil"/>
              <w:right w:val="nil"/>
            </w:tcBorders>
            <w:hideMark/>
          </w:tcPr>
          <w:p w:rsidR="001D06FC" w:rsidRDefault="001D06FC">
            <w:pPr>
              <w:rPr>
                <w:rFonts w:asciiTheme="minorHAnsi" w:hAnsiTheme="minorHAnsi"/>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hideMark/>
          </w:tcPr>
          <w:p w:rsidR="001D06FC" w:rsidRDefault="001D06FC">
            <w:pPr>
              <w:jc w:val="right"/>
              <w:rPr>
                <w:rFonts w:asciiTheme="minorHAnsi" w:hAnsiTheme="minorHAnsi"/>
              </w:rPr>
            </w:pPr>
            <w:r>
              <w:rPr>
                <w:rFonts w:asciiTheme="minorHAnsi" w:hAnsiTheme="minorHAnsi"/>
              </w:rPr>
              <w:t>Equation 7</w:t>
            </w:r>
          </w:p>
        </w:tc>
      </w:tr>
      <w:tr w:rsidR="001D06FC" w:rsidTr="001D06FC">
        <w:tc>
          <w:tcPr>
            <w:tcW w:w="9350" w:type="dxa"/>
            <w:gridSpan w:val="3"/>
            <w:tcBorders>
              <w:top w:val="nil"/>
              <w:left w:val="nil"/>
              <w:bottom w:val="nil"/>
              <w:right w:val="nil"/>
            </w:tcBorders>
            <w:hideMark/>
          </w:tcPr>
          <w:p w:rsidR="001D06FC" w:rsidRDefault="001D06FC">
            <w:pPr>
              <w:rPr>
                <w:rFonts w:asciiTheme="minorHAnsi" w:hAnsiTheme="minorHAnsi"/>
              </w:rPr>
            </w:pPr>
            <w:proofErr w:type="gramStart"/>
            <w:r>
              <w:rPr>
                <w:rFonts w:asciiTheme="minorHAnsi" w:hAnsiTheme="minorHAnsi"/>
              </w:rPr>
              <w:t>where</w:t>
            </w:r>
            <w:proofErr w:type="gramEnd"/>
            <w:r>
              <w:rPr>
                <w:rFonts w:asciiTheme="minorHAnsi" w:hAnsiTheme="minorHAnsi"/>
              </w:rPr>
              <w:t xml:space="preserve"> S</w:t>
            </w:r>
            <w:r>
              <w:rPr>
                <w:rFonts w:asciiTheme="minorHAnsi" w:hAnsiTheme="minorHAnsi"/>
                <w:vertAlign w:val="subscript"/>
              </w:rPr>
              <w:t>W</w:t>
            </w:r>
            <w:r>
              <w:rPr>
                <w:rFonts w:asciiTheme="minorHAnsi" w:hAnsiTheme="minorHAnsi"/>
              </w:rPr>
              <w:t xml:space="preserve"> is the sum of </w:t>
            </w:r>
            <w:proofErr w:type="spellStart"/>
            <w:r>
              <w:rPr>
                <w:rFonts w:asciiTheme="minorHAnsi" w:hAnsiTheme="minorHAnsi"/>
                <w:i/>
              </w:rPr>
              <w:t>SSY</w:t>
            </w:r>
            <w:r>
              <w:rPr>
                <w:rFonts w:asciiTheme="minorHAnsi" w:hAnsiTheme="minorHAnsi"/>
                <w:i/>
                <w:vertAlign w:val="subscript"/>
              </w:rPr>
              <w:t>i</w:t>
            </w:r>
            <w:proofErr w:type="spellEnd"/>
            <w:r>
              <w:rPr>
                <w:rFonts w:asciiTheme="minorHAnsi" w:hAnsiTheme="minorHAnsi"/>
              </w:rPr>
              <w:t xml:space="preserve"> for n events in the month, calculated from Equation 4.</w:t>
            </w:r>
          </w:p>
        </w:tc>
      </w:tr>
    </w:tbl>
    <w:p w:rsidR="001D06FC" w:rsidRDefault="001D06FC" w:rsidP="001D06FC">
      <w:pPr>
        <w:pStyle w:val="HeadingCR2"/>
      </w:pPr>
      <w:r>
        <w:t>Temporal distribution of sediment accumulation</w:t>
      </w:r>
    </w:p>
    <w:p w:rsidR="001D06FC" w:rsidRDefault="001D06FC" w:rsidP="001D06FC">
      <w:pPr>
        <w:ind w:firstLine="576"/>
        <w:rPr>
          <w:rFonts w:asciiTheme="minorHAnsi" w:hAnsiTheme="minorHAnsi"/>
        </w:rPr>
      </w:pPr>
      <w:r>
        <w:rPr>
          <w:rFonts w:asciiTheme="minorHAnsi" w:hAnsiTheme="minorHAnsi"/>
        </w:rPr>
        <w:t xml:space="preserve">Two time scales of analysis will be used: monthly and seasonal (dry and wet season). A monthly time interval was chosen to correspond with other studies found in the literature </w:t>
      </w:r>
      <w:r>
        <w:rPr>
          <w:rFonts w:asciiTheme="minorHAnsi" w:hAnsiTheme="minorHAnsi"/>
        </w:rPr>
        <w:fldChar w:fldCharType="begin" w:fldLock="1"/>
      </w:r>
      <w:r>
        <w:rPr>
          <w:rFonts w:asciiTheme="minorHAnsi" w:hAnsiTheme="minorHAnsi"/>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Pr>
          <w:rFonts w:asciiTheme="minorHAnsi" w:hAnsiTheme="minorHAnsi"/>
        </w:rPr>
        <w:fldChar w:fldCharType="separate"/>
      </w:r>
      <w:r>
        <w:rPr>
          <w:rFonts w:asciiTheme="minorHAnsi" w:hAnsiTheme="minorHAnsi"/>
          <w:noProof/>
        </w:rPr>
        <w:t>(Victor et al. 2006; Muzuka et al. 2010)</w:t>
      </w:r>
      <w:r>
        <w:rPr>
          <w:rFonts w:asciiTheme="minorHAnsi" w:hAnsiTheme="minorHAnsi"/>
        </w:rPr>
        <w:fldChar w:fldCharType="end"/>
      </w:r>
      <w:r>
        <w:rPr>
          <w:rFonts w:asciiTheme="minorHAnsi" w:hAnsiTheme="minorHAnsi"/>
        </w:rPr>
        <w:t xml:space="preserve">, to include enough storm events to collect enough sediment for analysis, and for logistical reasons due to the high spatial coverage of sites and limited field personnel and resources. Assessing differences between dry and wet season sediment dynamics is useful to determine if there are seasonal patterns or modes that may be relevant to long term sediment accumulation </w:t>
      </w:r>
      <w:r>
        <w:rPr>
          <w:rFonts w:asciiTheme="minorHAnsi" w:hAnsiTheme="minorHAnsi"/>
        </w:rPr>
        <w:fldChar w:fldCharType="begin" w:fldLock="1"/>
      </w:r>
      <w:r>
        <w:rPr>
          <w:rFonts w:asciiTheme="minorHAnsi" w:hAnsiTheme="minorHAnsi"/>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rPr>
          <w:rFonts w:asciiTheme="minorHAnsi" w:hAnsiTheme="minorHAnsi"/>
        </w:rPr>
        <w:fldChar w:fldCharType="separate"/>
      </w:r>
      <w:r>
        <w:rPr>
          <w:rFonts w:asciiTheme="minorHAnsi" w:hAnsiTheme="minorHAnsi"/>
          <w:noProof/>
        </w:rPr>
        <w:t>(Ryan et al. 2008)</w:t>
      </w:r>
      <w:r>
        <w:rPr>
          <w:rFonts w:asciiTheme="minorHAnsi" w:hAnsiTheme="minorHAnsi"/>
        </w:rPr>
        <w:fldChar w:fldCharType="end"/>
      </w:r>
      <w:r>
        <w:rPr>
          <w:rFonts w:asciiTheme="minorHAnsi" w:hAnsiTheme="minorHAnsi"/>
        </w:rPr>
        <w:t xml:space="preserve"> or coral conservation and restoration </w:t>
      </w:r>
      <w:r>
        <w:rPr>
          <w:rFonts w:asciiTheme="minorHAnsi" w:hAnsiTheme="minorHAnsi"/>
        </w:rPr>
        <w:fldChar w:fldCharType="begin" w:fldLock="1"/>
      </w:r>
      <w:r>
        <w:rPr>
          <w:rFonts w:asciiTheme="minorHAnsi" w:hAnsiTheme="minorHAnsi"/>
        </w:rP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Muzuka et al. 2010)", "plainTextFormattedCitation" : "(Muzuka et al. 2010)", "previouslyFormattedCitation" : "(Muzuka et al. 2010)" }, "properties" : { "noteIndex" : 0 }, "schema" : "https://github.com/citation-style-language/schema/raw/master/csl-citation.json" }</w:instrText>
      </w:r>
      <w:r>
        <w:rPr>
          <w:rFonts w:asciiTheme="minorHAnsi" w:hAnsiTheme="minorHAnsi"/>
        </w:rPr>
        <w:fldChar w:fldCharType="separate"/>
      </w:r>
      <w:r>
        <w:rPr>
          <w:rFonts w:asciiTheme="minorHAnsi" w:hAnsiTheme="minorHAnsi"/>
          <w:noProof/>
        </w:rPr>
        <w:t>(Muzuka et al. 2010)</w:t>
      </w:r>
      <w:r>
        <w:rPr>
          <w:rFonts w:asciiTheme="minorHAnsi" w:hAnsiTheme="minorHAnsi"/>
        </w:rPr>
        <w:fldChar w:fldCharType="end"/>
      </w:r>
      <w:r>
        <w:rPr>
          <w:rFonts w:asciiTheme="minorHAnsi" w:hAnsiTheme="minorHAnsi"/>
        </w:rPr>
        <w:t>. It is hypothesized that net deposition predominantly characterizes the wet season, and a net sediment removal, or limited deposition, predominantly characterizes in the dry season (</w:t>
      </w:r>
      <w:r>
        <w:rPr>
          <w:rFonts w:asciiTheme="minorHAnsi" w:hAnsiTheme="minorHAnsi"/>
        </w:rPr>
        <w:fldChar w:fldCharType="begin"/>
      </w:r>
      <w:r>
        <w:rPr>
          <w:rFonts w:asciiTheme="minorHAnsi" w:hAnsiTheme="minorHAnsi"/>
        </w:rPr>
        <w:instrText xml:space="preserve"> REF _Ref392761064 \h  \* MERGEFORMAT </w:instrText>
      </w:r>
      <w:r>
        <w:rPr>
          <w:rFonts w:asciiTheme="minorHAnsi" w:hAnsiTheme="minorHAnsi"/>
        </w:rPr>
        <w:fldChar w:fldCharType="separate"/>
      </w:r>
      <w:r w:rsidR="007B15F3">
        <w:rPr>
          <w:rFonts w:asciiTheme="minorHAnsi" w:hAnsiTheme="minorHAnsi"/>
          <w:b/>
          <w:bCs/>
        </w:rPr>
        <w:t>Error! Reference source not found.</w:t>
      </w:r>
      <w:r>
        <w:rPr>
          <w:rFonts w:asciiTheme="minorHAnsi" w:hAnsiTheme="minorHAnsi"/>
        </w:rPr>
        <w:fldChar w:fldCharType="end"/>
      </w:r>
      <w:r>
        <w:rPr>
          <w:rFonts w:asciiTheme="minorHAnsi" w:hAnsiTheme="minorHAnsi"/>
        </w:rPr>
        <w:t xml:space="preserve">). </w:t>
      </w:r>
    </w:p>
    <w:p w:rsidR="001D06FC" w:rsidRDefault="001D06FC" w:rsidP="001D06FC">
      <w:pPr>
        <w:pStyle w:val="HeadingCR2"/>
      </w:pPr>
      <w:r>
        <w:t xml:space="preserve">Spatial distribution of sediment accumulation </w:t>
      </w:r>
    </w:p>
    <w:p w:rsidR="001D06FC" w:rsidRDefault="001D06FC" w:rsidP="001D06FC">
      <w:pPr>
        <w:ind w:firstLine="720"/>
        <w:rPr>
          <w:rFonts w:asciiTheme="minorHAnsi" w:hAnsiTheme="minorHAnsi"/>
        </w:rPr>
      </w:pPr>
      <w:r>
        <w:rPr>
          <w:rFonts w:asciiTheme="minorHAnsi" w:hAnsiTheme="minorHAnsi"/>
        </w:rPr>
        <w:t>An important consideration for coral conservation is determining the spatial distribution of sediment impacts. To explain the relative spatial variation of sediment accumulation among sediment traps, and to determine if flow direction or distance from the stream is more important, all sediment accumulation measurements will be normalized by the maximum of the measured accumulation at the nine traps for a given month. Normalized values are then modeled as a function of flow velocity (towards/away the stream mouth) and distance from the stream mouth:</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1D06FC" w:rsidTr="001D06FC">
        <w:tc>
          <w:tcPr>
            <w:tcW w:w="3116" w:type="dxa"/>
          </w:tcPr>
          <w:p w:rsidR="001D06FC" w:rsidRDefault="001D06FC">
            <w:pPr>
              <w:rPr>
                <w:rFonts w:asciiTheme="minorHAnsi" w:hAnsiTheme="minorHAnsi"/>
              </w:rPr>
            </w:pPr>
          </w:p>
        </w:tc>
        <w:tc>
          <w:tcPr>
            <w:tcW w:w="3117" w:type="dxa"/>
            <w:hideMark/>
          </w:tcPr>
          <w:p w:rsidR="001D06FC" w:rsidRDefault="001D06FC">
            <w:pPr>
              <w:rPr>
                <w:rFonts w:asciiTheme="minorHAnsi" w:hAnsiTheme="minorHAns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hideMark/>
          </w:tcPr>
          <w:p w:rsidR="001D06FC" w:rsidRDefault="001D06FC">
            <w:pPr>
              <w:jc w:val="right"/>
              <w:rPr>
                <w:rFonts w:asciiTheme="minorHAnsi" w:hAnsiTheme="minorHAnsi"/>
              </w:rPr>
            </w:pPr>
            <w:r>
              <w:rPr>
                <w:rFonts w:asciiTheme="minorHAnsi" w:hAnsiTheme="minorHAnsi"/>
              </w:rPr>
              <w:t>Equation 9</w:t>
            </w:r>
          </w:p>
        </w:tc>
      </w:tr>
      <w:tr w:rsidR="001D06FC" w:rsidTr="001D06FC">
        <w:tc>
          <w:tcPr>
            <w:tcW w:w="9350" w:type="dxa"/>
            <w:gridSpan w:val="3"/>
            <w:hideMark/>
          </w:tcPr>
          <w:p w:rsidR="001D06FC" w:rsidRDefault="001D06FC">
            <w:pPr>
              <w:rPr>
                <w:rFonts w:asciiTheme="minorHAnsi" w:hAnsiTheme="minorHAnsi"/>
              </w:rPr>
            </w:pPr>
            <w:r>
              <w:rPr>
                <w:rFonts w:asciiTheme="minorHAnsi" w:hAnsiTheme="minorHAnsi"/>
              </w:rP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asciiTheme="minorHAnsi" w:eastAsiaTheme="minorEastAsia" w:hAnsiTheme="minorHAnsi"/>
              </w:rPr>
              <w:t xml:space="preserve"> is the monthly sediment accumulation measured at trap </w:t>
            </w:r>
            <w:r>
              <w:rPr>
                <w:rFonts w:asciiTheme="minorHAnsi" w:eastAsiaTheme="minorEastAsia" w:hAnsiTheme="minorHAnsi"/>
                <w:i/>
              </w:rPr>
              <w:t>i in month t</w:t>
            </w:r>
            <w:r>
              <w:rPr>
                <w:rFonts w:asciiTheme="minorHAnsi" w:eastAsiaTheme="minorEastAsia" w:hAnsiTheme="minorHAnsi"/>
              </w:rPr>
              <w:t xml:space="preserve"> </w:t>
            </w:r>
            <w:proofErr w:type="spellStart"/>
            <w:r>
              <w:rPr>
                <w:rFonts w:asciiTheme="minorHAnsi" w:eastAsiaTheme="minorEastAsia" w:hAnsiTheme="minorHAnsi"/>
              </w:rPr>
              <w:t>SedAcc</w:t>
            </w:r>
            <w:r>
              <w:rPr>
                <w:rFonts w:asciiTheme="minorHAnsi" w:eastAsiaTheme="minorEastAsia" w:hAnsiTheme="minorHAnsi"/>
                <w:vertAlign w:val="subscript"/>
              </w:rPr>
              <w:t>Max</w:t>
            </w:r>
            <w:proofErr w:type="spellEnd"/>
            <w:r>
              <w:rPr>
                <w:rFonts w:asciiTheme="minorHAnsi" w:eastAsiaTheme="minorEastAsia" w:hAnsiTheme="minorHAnsi"/>
              </w:rPr>
              <w:t xml:space="preserve"> is the highest observed sediment accumulation of all sediment traps in month t, </w:t>
            </w:r>
            <w:proofErr w:type="spellStart"/>
            <w:r>
              <w:rPr>
                <w:rFonts w:asciiTheme="minorHAnsi" w:eastAsiaTheme="minorEastAsia" w:hAnsiTheme="minorHAnsi"/>
                <w:i/>
              </w:rPr>
              <w:t>V</w:t>
            </w:r>
            <w:r>
              <w:rPr>
                <w:rFonts w:asciiTheme="minorHAnsi" w:eastAsiaTheme="minorEastAsia" w:hAnsiTheme="minorHAnsi"/>
                <w:i/>
                <w:vertAlign w:val="subscript"/>
              </w:rPr>
              <w:t>ϴi</w:t>
            </w:r>
            <w:proofErr w:type="spellEnd"/>
            <w:r>
              <w:rPr>
                <w:rFonts w:asciiTheme="minorHAnsi" w:eastAsiaTheme="minorEastAsia" w:hAnsiTheme="minorHAnsi"/>
                <w:i/>
                <w:vertAlign w:val="subscript"/>
              </w:rPr>
              <w:t xml:space="preserve"> </w:t>
            </w:r>
            <w:r>
              <w:rPr>
                <w:rFonts w:asciiTheme="minorHAnsi" w:eastAsiaTheme="minorEastAsia" w:hAnsiTheme="minorHAnsi"/>
              </w:rPr>
              <w:t xml:space="preserve">is mean flow velocity in the direction away from the stream mouth at location </w:t>
            </w:r>
            <w:r>
              <w:rPr>
                <w:rFonts w:asciiTheme="minorHAnsi" w:eastAsiaTheme="minorEastAsia" w:hAnsiTheme="minorHAnsi"/>
                <w:i/>
              </w:rPr>
              <w:t xml:space="preserve">i </w:t>
            </w:r>
            <w:r>
              <w:rPr>
                <w:rFonts w:asciiTheme="minorHAnsi" w:eastAsiaTheme="minorEastAsia" w:hAnsiTheme="minorHAnsi"/>
              </w:rPr>
              <w:t xml:space="preserve">in month </w:t>
            </w:r>
            <w:r>
              <w:rPr>
                <w:rFonts w:asciiTheme="minorHAnsi" w:eastAsiaTheme="minorEastAsia" w:hAnsiTheme="minorHAnsi"/>
                <w:i/>
              </w:rPr>
              <w:t>t,</w:t>
            </w:r>
            <w:r>
              <w:rPr>
                <w:rFonts w:asciiTheme="minorHAnsi" w:eastAsiaTheme="minorEastAsia" w:hAnsiTheme="minorHAnsi"/>
              </w:rPr>
              <w:t xml:space="preserve"> and </w:t>
            </w:r>
            <w:r>
              <w:rPr>
                <w:rFonts w:asciiTheme="minorHAnsi" w:eastAsiaTheme="minorEastAsia" w:hAnsiTheme="minorHAnsi"/>
                <w:i/>
              </w:rPr>
              <w:t>d</w:t>
            </w:r>
            <w:r>
              <w:rPr>
                <w:rFonts w:asciiTheme="minorHAnsi" w:eastAsiaTheme="minorEastAsia" w:hAnsiTheme="minorHAnsi"/>
                <w:i/>
                <w:vertAlign w:val="subscript"/>
              </w:rPr>
              <w:t>i</w:t>
            </w:r>
            <w:r>
              <w:rPr>
                <w:rFonts w:asciiTheme="minorHAnsi" w:eastAsiaTheme="minorEastAsia" w:hAnsiTheme="minorHAnsi"/>
              </w:rPr>
              <w:t xml:space="preserve"> is distance from the stream mouth at location </w:t>
            </w:r>
            <w:r>
              <w:rPr>
                <w:rFonts w:asciiTheme="minorHAnsi" w:eastAsiaTheme="minorEastAsia" w:hAnsiTheme="minorHAnsi"/>
                <w:i/>
              </w:rPr>
              <w:t>i.</w:t>
            </w:r>
          </w:p>
        </w:tc>
      </w:tr>
    </w:tbl>
    <w:p w:rsidR="001D06FC" w:rsidRDefault="001D06FC" w:rsidP="001D06FC">
      <w:pPr>
        <w:pStyle w:val="Heading2"/>
        <w:numPr>
          <w:ilvl w:val="0"/>
          <w:numId w:val="0"/>
        </w:numPr>
        <w:ind w:left="576" w:hanging="576"/>
        <w:rPr>
          <w:rFonts w:asciiTheme="minorHAnsi" w:hAnsiTheme="minorHAnsi"/>
        </w:rPr>
      </w:pPr>
      <w:bookmarkStart w:id="1" w:name="_Toc389207946"/>
      <w:r>
        <w:rPr>
          <w:rFonts w:asciiTheme="minorHAnsi" w:hAnsiTheme="minorHAnsi"/>
        </w:rPr>
        <w:t>Expected Results/Outcomes</w:t>
      </w:r>
      <w:bookmarkEnd w:id="1"/>
    </w:p>
    <w:p w:rsidR="001D06FC" w:rsidRDefault="001D06FC" w:rsidP="001D06FC">
      <w:pPr>
        <w:ind w:firstLine="360"/>
        <w:rPr>
          <w:rFonts w:asciiTheme="minorHAnsi" w:hAnsiTheme="minorHAnsi"/>
        </w:rPr>
      </w:pPr>
      <w:r>
        <w:rPr>
          <w:rFonts w:asciiTheme="minorHAnsi" w:hAnsiTheme="minorHAnsi"/>
        </w:rPr>
        <w:t xml:space="preserve">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 accumulation on the reef under varying oceanographic conditions. </w:t>
      </w:r>
    </w:p>
    <w:p w:rsidR="001D06FC" w:rsidRDefault="001D06FC" w:rsidP="001D06FC">
      <w:pPr>
        <w:ind w:firstLine="360"/>
        <w:rPr>
          <w:rFonts w:asciiTheme="minorHAnsi" w:hAnsiTheme="minorHAnsi"/>
        </w:rPr>
      </w:pPr>
    </w:p>
    <w:p w:rsidR="001D06FC" w:rsidRDefault="001D06FC" w:rsidP="001D06FC">
      <w:pPr>
        <w:ind w:firstLine="360"/>
        <w:rPr>
          <w:rFonts w:asciiTheme="minorHAnsi" w:hAnsiTheme="minorHAnsi"/>
        </w:rPr>
      </w:pPr>
    </w:p>
    <w:p w:rsidR="001D06FC" w:rsidRDefault="001D06FC" w:rsidP="001D06FC">
      <w:pPr>
        <w:rPr>
          <w:rFonts w:asciiTheme="minorHAnsi" w:hAnsiTheme="minorHAnsi"/>
        </w:rPr>
      </w:pPr>
      <w:r>
        <w:rPr>
          <w:rFonts w:asciiTheme="minorHAnsi" w:hAnsiTheme="minorHAnsi"/>
        </w:rPr>
        <w:t>Pomeroy 2015 good paper</w:t>
      </w:r>
    </w:p>
    <w:p w:rsidR="001D06FC" w:rsidRDefault="001D06FC" w:rsidP="001D06FC">
      <w:pPr>
        <w:spacing w:after="0"/>
        <w:rPr>
          <w:rFonts w:asciiTheme="minorHAnsi" w:hAnsiTheme="minorHAnsi"/>
        </w:rPr>
      </w:pPr>
    </w:p>
    <w:p w:rsidR="001D06FC" w:rsidRDefault="001D06FC" w:rsidP="001D06FC">
      <w:pPr>
        <w:spacing w:after="0"/>
        <w:rPr>
          <w:rFonts w:asciiTheme="minorHAnsi" w:hAnsiTheme="minorHAnsi"/>
        </w:rPr>
      </w:pPr>
    </w:p>
    <w:p w:rsidR="001D06FC" w:rsidRDefault="001D06FC" w:rsidP="001D06FC">
      <w:pPr>
        <w:pStyle w:val="HeadingCR1"/>
        <w:spacing w:before="0"/>
      </w:pPr>
      <w:r>
        <w:t>Results</w:t>
      </w:r>
    </w:p>
    <w:p w:rsidR="001D06FC" w:rsidRDefault="001D06FC" w:rsidP="001D06FC">
      <w:pPr>
        <w:pStyle w:val="HeadingCR1"/>
        <w:spacing w:before="0"/>
      </w:pPr>
    </w:p>
    <w:p w:rsidR="001D06FC" w:rsidRDefault="001D06FC" w:rsidP="001D06FC">
      <w:pPr>
        <w:pStyle w:val="HeadingCR1"/>
        <w:spacing w:before="0"/>
      </w:pPr>
      <w:r>
        <w:t>Discussion</w:t>
      </w:r>
    </w:p>
    <w:p w:rsidR="001D06FC" w:rsidRDefault="001D06FC" w:rsidP="001D06FC">
      <w:pPr>
        <w:pStyle w:val="HeadingCR1"/>
        <w:spacing w:before="0"/>
      </w:pPr>
    </w:p>
    <w:p w:rsidR="001D06FC" w:rsidRDefault="001D06FC" w:rsidP="001D06FC">
      <w:pPr>
        <w:pStyle w:val="HeadingCR1"/>
        <w:spacing w:before="0"/>
      </w:pPr>
      <w:r>
        <w:t>Acknowledgements</w:t>
      </w:r>
    </w:p>
    <w:p w:rsidR="001D06FC" w:rsidRDefault="001D06FC" w:rsidP="001D06FC">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Program. We would like to thank Dr. Michael Favazza for providing logistical support in the field. We would also like to thank Liv </w:t>
      </w:r>
      <w:proofErr w:type="spellStart"/>
      <w:r>
        <w:t>Herdman</w:t>
      </w:r>
      <w:proofErr w:type="spellEnd"/>
      <w:r>
        <w:t xml:space="preserve"> (USGS) and three anonymous reviewers who contributed excellent suggestions and timely reviews of our work. Use of trademark names does not imply USGS endorsement of products.</w:t>
      </w:r>
    </w:p>
    <w:p w:rsidR="001D06FC" w:rsidRPr="001D06FC" w:rsidRDefault="001D06FC" w:rsidP="001D06FC">
      <w:pPr>
        <w:pStyle w:val="HeadingCR1"/>
        <w:spacing w:before="0"/>
        <w:sectPr w:rsidR="001D06FC" w:rsidRPr="001D06FC" w:rsidSect="001D06FC">
          <w:footerReference w:type="default" r:id="rId8"/>
          <w:pgSz w:w="12240" w:h="15840"/>
          <w:pgMar w:top="1440" w:right="1440" w:bottom="1440" w:left="1440" w:header="576" w:footer="720" w:gutter="0"/>
          <w:lnNumType w:countBy="1" w:restart="continuous"/>
          <w:pgNumType w:start="0"/>
          <w:cols w:space="720"/>
          <w:docGrid w:linePitch="326"/>
        </w:sectPr>
      </w:pPr>
    </w:p>
    <w:p w:rsidR="001D06FC" w:rsidRDefault="001D06FC" w:rsidP="001D06FC">
      <w:pPr>
        <w:pStyle w:val="HeadingCR1"/>
        <w:spacing w:before="0"/>
      </w:pPr>
      <w:r>
        <w:lastRenderedPageBreak/>
        <w:t>References</w:t>
      </w:r>
    </w:p>
    <w:p w:rsidR="007B15F3" w:rsidRPr="007B15F3" w:rsidRDefault="007B15F3">
      <w:pPr>
        <w:pStyle w:val="NormalWeb"/>
        <w:ind w:left="480" w:hanging="480"/>
        <w:divId w:val="865480219"/>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Pr="007B15F3">
        <w:rPr>
          <w:rFonts w:ascii="Cambria" w:hAnsi="Cambria"/>
          <w:noProof/>
        </w:rPr>
        <w:t xml:space="preserve">Basher L, Hicks D, Clapp B, Hewitt T (2011) Sediment yield response to large storm events and forest harvesting, Motueka River, New Zealand. New Zeal. J. Mar. Freshw. Res. 45:333–356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Bellwood DR, Fulton CJ (2008) Sediment-mediated suppression of herbivory on coral reefs: Decreasing resilience to rising sea-levels and climate change? Limnol. Oceanogr. 53:2695–2701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Craig P (2009) Natural History Guide to American Samoa. National Park of American Samoa, Pago Pago, American Samoa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Fabricius KE (2005) Effects of terrestrial runoff on the ecology of corals and coral reefs: review and synthesis. Mar. Pollut. Bull. 50:125–46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Feagaimaalii-Luamanu J (2016) High surf generated by TC Victor washes over roads and property. Samoa News </w:t>
      </w:r>
    </w:p>
    <w:p w:rsidR="007B15F3" w:rsidRPr="007B15F3" w:rsidRDefault="007B15F3">
      <w:pPr>
        <w:pStyle w:val="NormalWeb"/>
        <w:ind w:left="480" w:hanging="480"/>
        <w:divId w:val="865480219"/>
        <w:rPr>
          <w:rFonts w:ascii="Cambria" w:hAnsi="Cambria"/>
          <w:noProof/>
        </w:rPr>
      </w:pPr>
      <w:r w:rsidRPr="007B15F3">
        <w:rPr>
          <w:rFonts w:ascii="Cambria" w:hAnsi="Cambria"/>
          <w:noProof/>
        </w:rPr>
        <w:lastRenderedPageBreak/>
        <w:t xml:space="preserve">Field ME, Chezar H, Storlazzi CD (2012) SedPods: a low-cost coral proxy for measuring net sedimentation. Coral Reefs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Goatley CHR, Bellwood DR (2012) Sediment suppresses herbivory across a coral reef depth gradient. Biol. Lett. 8:1016–8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Heiri O, Lotter AF, Lemcke G (2001) Loss on ignition as a method for estimating organic and carbonate content in sediments : reproducibility and comparability of results. J. Paleolimnol. 25:101–110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Hettler J, Irion G, Lehmann B (1997) Environmental impact of mining waste disposal on a tropical lowland river system: a case study on the Ok Tedi Mine, Papua New Guinea. Miner. Depos. 32:280–291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Hoitink AJF, Hoekstra P (2003) Hydrodynamic control of the supply of reworked terrigenous sediment to coral reefs in the Bay of Banten (NW Java, Indonesia). Estuar. Coast. Shelf Sci. 58:743–755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Klein CJ, Jupiter SD, Selig ER, Watts ME, Halpern BS, Kamal M, Roelfsema C, Possingham HP (2012) Forest conservation delivers highly variable coral reef conservation outcomes. Ecol. Appl. 22:1246–56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Messina AT, Biggs TW Contributions of human activities to suspended sediment yield during storm events from a steep, small, tropical watershed: Faga’alu, American Samoa. J. Hydrol.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Militello A, Scheffner NW, Thompson EF (2003) Hurrican-Induced Stage-Frequency Relationships for the Territory of American Samoa. USACOE Technical Report CHL-98-33.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Muzuka ANN, Dubi AM, Muhando CA, Shaghude YW (2010) Impact of hydrographic parameters and seasonal variation in sediment fluxes on coral status at Chumbe and Bawe reefs, Zanzibar, Tanzania. Estuar. Coast. Shelf Sci. 89:137–144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Perry C, Smithers SG, Gulliver P, Browne NK (2012) Evidence of very rapid reef accretion and reef growth under high turbidity and terrigenous sedimentation. Geology 40:719–722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Ramos-Scharrón CE, Macdonald LH (2007) Measurement and prediction of natural and anthropogenic sediment sources, St. John, US Virgin Islands. Catena 71:250–266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rsidR="007B15F3" w:rsidRPr="007B15F3" w:rsidRDefault="007B15F3">
      <w:pPr>
        <w:pStyle w:val="NormalWeb"/>
        <w:ind w:left="480" w:hanging="480"/>
        <w:divId w:val="865480219"/>
        <w:rPr>
          <w:rFonts w:ascii="Cambria" w:hAnsi="Cambria"/>
          <w:noProof/>
        </w:rPr>
      </w:pPr>
      <w:r w:rsidRPr="007B15F3">
        <w:rPr>
          <w:rFonts w:ascii="Cambria" w:hAnsi="Cambria"/>
          <w:noProof/>
        </w:rPr>
        <w:lastRenderedPageBreak/>
        <w:t xml:space="preserve">Santisteban JI, Mediavilla R, Lopez-Pamo E, Dabrio CJ, Zapata MBR, Garcia MJG, Castano S, Martínez-Alfaro PE (2004) Loss on ignition: a qualitative or quantitative method for organic matter and carbonate mineral content in sediments? J. Paleolimnol. 32:287–299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Storlazzi CD, Field ME, Bothner MH (2011) The use (and misuse) of sediment traps in coral reef environments: theory, observations, and suggested protocols. Coral Reefs 30:23–38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Storlazzi CD, Field ME, Bothner MH, Presto MK, Draut AE (2009) Sedimentation processes in a coral reef embayment: Hanalei Bay, Kauai. Mar. Geol. 264:140–151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Thompson EF, Demirbilek Z (2002) Wave Response, Pago Pago Harbor, Island of Tutuila, Territory of American Samoa. USACOE Coastal and Hydraulics Laboratory ERDC/CHL TR-02-20.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Vetter O (2013) Inter-Disciplinary Study of Flow Dynamics and Sedimentation Effects on Coral Colonies in Faga’alu Bay, American Samoa: Oceanographic Investigation Summary. NOAA CRCP Project #417.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Victor S, Neth L, Golbuu Y, Wolanski E, Richmond RH (2006) Sedimentation in mangroves and coral reefs in a wet tropical island, Pohnpei, Micronesia. Estuar. Coast. Shelf Sci. 66:409–416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Warrick JA, Mertes LAK, Washburn L, Siegel DA (2004) Dispersal forcing of southern California river plumes, based on field and remote sensing observations. Geo-Marine Lett. 24:46–52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Weber M, de Beer D, Lott C, Polerecky L, Kohls K, Abed RMM, Ferdelman TG, Fabricius KE (2012) Mechanisms of damage to corals exposed to sedimentation. Proc. Natl. Acad. Sci. 109:E1558–E1567 </w:t>
      </w:r>
    </w:p>
    <w:p w:rsidR="007B15F3" w:rsidRPr="007B15F3" w:rsidRDefault="007B15F3">
      <w:pPr>
        <w:pStyle w:val="NormalWeb"/>
        <w:ind w:left="480" w:hanging="480"/>
        <w:divId w:val="865480219"/>
        <w:rPr>
          <w:rFonts w:ascii="Cambria" w:hAnsi="Cambria"/>
          <w:noProof/>
        </w:rPr>
      </w:pPr>
      <w:r w:rsidRPr="007B15F3">
        <w:rPr>
          <w:rFonts w:ascii="Cambria" w:hAnsi="Cambria"/>
          <w:noProof/>
        </w:rPr>
        <w:t xml:space="preserve">White J (1990) The use of sediment traps in high-energy environments. Mar. Geophys. Res. 12:145–152 </w:t>
      </w:r>
    </w:p>
    <w:p w:rsidR="007B15F3" w:rsidRDefault="007B15F3" w:rsidP="001D06FC">
      <w:pPr>
        <w:rPr>
          <w:rFonts w:ascii="Cambria" w:hAnsi="Cambria"/>
        </w:rPr>
      </w:pPr>
      <w:r>
        <w:rPr>
          <w:rFonts w:ascii="Cambria" w:hAnsi="Cambria"/>
        </w:rPr>
        <w:fldChar w:fldCharType="end"/>
      </w:r>
    </w:p>
    <w:p w:rsidR="007B15F3" w:rsidRDefault="007B15F3">
      <w:pPr>
        <w:spacing w:after="160" w:line="259" w:lineRule="auto"/>
        <w:rPr>
          <w:rFonts w:ascii="Cambria" w:hAnsi="Cambria"/>
        </w:rPr>
      </w:pPr>
      <w:r>
        <w:rPr>
          <w:rFonts w:ascii="Cambria" w:hAnsi="Cambria"/>
        </w:rPr>
        <w:br w:type="page"/>
      </w:r>
    </w:p>
    <w:p w:rsidR="001D06FC" w:rsidRDefault="001D06FC" w:rsidP="001D06FC">
      <w:pPr>
        <w:rPr>
          <w:rFonts w:ascii="Cambria" w:hAnsi="Cambria"/>
        </w:rPr>
      </w:pPr>
    </w:p>
    <w:p w:rsidR="00575AFD" w:rsidRDefault="007B15F3" w:rsidP="007B15F3">
      <w:pPr>
        <w:pStyle w:val="HeadingCR1"/>
      </w:pPr>
      <w:r>
        <w:t>Tables</w:t>
      </w:r>
    </w:p>
    <w:p w:rsidR="007B15F3" w:rsidRDefault="007B15F3"/>
    <w:p w:rsidR="007B15F3" w:rsidRDefault="007B15F3" w:rsidP="007B15F3">
      <w:pPr>
        <w:pStyle w:val="HeadingCR1"/>
      </w:pPr>
      <w:r>
        <w:t>Figure Captions</w:t>
      </w:r>
    </w:p>
    <w:p w:rsidR="007B15F3" w:rsidRDefault="007B15F3" w:rsidP="007B15F3">
      <w:r>
        <w:t xml:space="preserve">Figure xxx. </w:t>
      </w:r>
      <w:r>
        <w:t xml:space="preserve">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sion of marine-derived sediment.</w:t>
      </w:r>
    </w:p>
    <w:p w:rsidR="007B15F3" w:rsidRDefault="007B15F3"/>
    <w:sectPr w:rsidR="007B15F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5FE3" w:rsidRDefault="00235FE3" w:rsidP="001D06FC">
      <w:pPr>
        <w:spacing w:after="0"/>
      </w:pPr>
      <w:r>
        <w:separator/>
      </w:r>
    </w:p>
  </w:endnote>
  <w:endnote w:type="continuationSeparator" w:id="0">
    <w:p w:rsidR="00235FE3" w:rsidRDefault="00235FE3"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522018"/>
      <w:docPartObj>
        <w:docPartGallery w:val="Page Numbers (Bottom of Page)"/>
        <w:docPartUnique/>
      </w:docPartObj>
    </w:sdtPr>
    <w:sdtEndPr>
      <w:rPr>
        <w:noProof/>
      </w:rPr>
    </w:sdtEndPr>
    <w:sdtContent>
      <w:p w:rsidR="001D06FC" w:rsidRDefault="001D06FC">
        <w:pPr>
          <w:pStyle w:val="Footer"/>
          <w:jc w:val="center"/>
        </w:pPr>
        <w:r>
          <w:fldChar w:fldCharType="begin"/>
        </w:r>
        <w:r>
          <w:instrText xml:space="preserve"> PAGE   \* MERGEFORMAT </w:instrText>
        </w:r>
        <w:r>
          <w:fldChar w:fldCharType="separate"/>
        </w:r>
        <w:r w:rsidR="003E544B">
          <w:rPr>
            <w:noProof/>
          </w:rPr>
          <w:t>2</w:t>
        </w:r>
        <w:r>
          <w:rPr>
            <w:noProof/>
          </w:rPr>
          <w:fldChar w:fldCharType="end"/>
        </w:r>
      </w:p>
    </w:sdtContent>
  </w:sdt>
  <w:p w:rsidR="001D06FC" w:rsidRDefault="001D0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5FE3" w:rsidRDefault="00235FE3" w:rsidP="001D06FC">
      <w:pPr>
        <w:spacing w:after="0"/>
      </w:pPr>
      <w:r>
        <w:separator/>
      </w:r>
    </w:p>
  </w:footnote>
  <w:footnote w:type="continuationSeparator" w:id="0">
    <w:p w:rsidR="00235FE3" w:rsidRDefault="00235FE3"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1D06FC"/>
    <w:rsid w:val="00235FE3"/>
    <w:rsid w:val="003E544B"/>
    <w:rsid w:val="0048291C"/>
    <w:rsid w:val="00512B2A"/>
    <w:rsid w:val="0059092E"/>
    <w:rsid w:val="005E7EC7"/>
    <w:rsid w:val="007274EA"/>
    <w:rsid w:val="007B15F3"/>
    <w:rsid w:val="009A4D6F"/>
    <w:rsid w:val="00B03D61"/>
    <w:rsid w:val="00D00184"/>
    <w:rsid w:val="00D6121A"/>
    <w:rsid w:val="00D96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semiHidden/>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semiHidden/>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1D06FC"/>
    <w:pPr>
      <w:numPr>
        <w:numId w:val="0"/>
      </w:numPr>
      <w:snapToGrid/>
      <w:spacing w:before="200" w:line="480" w:lineRule="auto"/>
    </w:pPr>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
    <w:div w:id="1023555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43011-2257-4B4E-9E7C-1736228FE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Pages>
  <Words>14065</Words>
  <Characters>8017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dcterms:created xsi:type="dcterms:W3CDTF">2016-03-17T02:22:00Z</dcterms:created>
  <dcterms:modified xsi:type="dcterms:W3CDTF">2016-03-1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